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5FEC95B3"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bottl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45BED00E"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lastRenderedPageBreak/>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7D2FA384" w:rsidR="005C24CF" w:rsidRDefault="005C24CF" w:rsidP="00376CA0">
      <w:pPr>
        <w:pStyle w:val="ListParagraph"/>
        <w:numPr>
          <w:ilvl w:val="0"/>
          <w:numId w:val="3"/>
        </w:numPr>
        <w:spacing w:line="360" w:lineRule="auto"/>
      </w:pPr>
      <w:r>
        <w:t xml:space="preserve">Shaking options = double orbital, 200rpm, </w:t>
      </w:r>
      <w:r w:rsidR="003B1B49">
        <w:t>272</w:t>
      </w:r>
      <w:r>
        <w:t xml:space="preserve">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lastRenderedPageBreak/>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lastRenderedPageBreak/>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lastRenderedPageBreak/>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lastRenderedPageBreak/>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38B47A2E"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r w:rsidR="00865B44">
        <w:t xml:space="preserve">Fill plate perimeter with blanks.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3B1B49"/>
    <w:rsid w:val="00400240"/>
    <w:rsid w:val="0041133A"/>
    <w:rsid w:val="005563EC"/>
    <w:rsid w:val="005A7EF5"/>
    <w:rsid w:val="005C24CF"/>
    <w:rsid w:val="00607F85"/>
    <w:rsid w:val="00615A9C"/>
    <w:rsid w:val="00644029"/>
    <w:rsid w:val="00644A40"/>
    <w:rsid w:val="006B70AA"/>
    <w:rsid w:val="00735A28"/>
    <w:rsid w:val="00760CF0"/>
    <w:rsid w:val="0078151A"/>
    <w:rsid w:val="007C3EE3"/>
    <w:rsid w:val="008051BC"/>
    <w:rsid w:val="00865B44"/>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8</Pages>
  <Words>6465</Words>
  <Characters>3685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8</cp:revision>
  <dcterms:created xsi:type="dcterms:W3CDTF">2020-07-09T14:58:00Z</dcterms:created>
  <dcterms:modified xsi:type="dcterms:W3CDTF">2020-08-2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